
<file path=[Content_Types].xml><?xml version="1.0" encoding="utf-8"?>
<Types xmlns="http://schemas.openxmlformats.org/package/2006/content-types">
  <Default Extension="xml" ContentType="application/xml"/>
  <Default Extension="tif" ContentType="image/tiff"/>
  <Default Extension="bin" ContentType="application/vnd.openxmlformats-officedocument.wordprocessingml.printerSettings"/>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r w:rsidR="005A4C15">
        <w:rPr>
          <w:b/>
        </w:rPr>
        <w:t>Stephen W. Ragsdale</w:t>
      </w:r>
      <w:commentRangeEnd w:id="0"/>
      <w:r w:rsidR="008E7561">
        <w:rPr>
          <w:rStyle w:val="CommentReference"/>
          <w:rFonts w:ascii="Calibri" w:hAnsi="Calibri"/>
        </w:rPr>
        <w:commentReference w:id="0"/>
      </w:r>
      <w:r w:rsidR="005A4C15">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688A67C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8F7026">
        <w:t xml:space="preserve"> with 90% accuracy and a Matthews Correlation Coefficient of 0.67</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Hdr)</w:t>
      </w:r>
      <w:r w:rsidR="00966787">
        <w:t>.</w:t>
      </w:r>
      <w:r w:rsidR="00CA15A3">
        <w:t xml:space="preserve"> </w:t>
      </w:r>
    </w:p>
    <w:p w14:paraId="230B0740" w14:textId="71AB4D17" w:rsidR="007E4615" w:rsidRDefault="002400F7" w:rsidP="00586344">
      <w:pPr>
        <w:spacing w:line="480" w:lineRule="auto"/>
      </w:pPr>
      <w:r>
        <w:t>The reduction of the CoM</w:t>
      </w:r>
      <w:r w:rsidR="003E19FC">
        <w:t>-</w:t>
      </w:r>
      <w:r w:rsidR="00FE0FEE">
        <w:t>S</w:t>
      </w:r>
      <w:r>
        <w:t>-</w:t>
      </w:r>
      <w:r w:rsidR="00FE0FEE">
        <w:t>S</w:t>
      </w:r>
      <w:r w:rsidR="003E19FC">
        <w:t>-</w:t>
      </w:r>
      <w:r>
        <w:t xml:space="preserve">CoB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r w:rsidR="00DB7232">
        <w:t>Hdr</w:t>
      </w:r>
      <w:r>
        <w:t xml:space="preserve"> (HdrDE)</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r w:rsidR="00DB7232">
        <w:t>Hdr</w:t>
      </w:r>
      <w:r w:rsidR="00FE2236">
        <w:t xml:space="preserve"> (HdrABC) is cytoplasmic and no membrane potential is generated</w:t>
      </w:r>
      <w:r w:rsidR="003307B5">
        <w:t>.</w:t>
      </w:r>
      <w:r w:rsidR="00A24A0D">
        <w:t xml:space="preserve"> </w:t>
      </w:r>
      <w:r w:rsidR="00094E1E">
        <w:t xml:space="preserve">Instead, </w:t>
      </w:r>
      <w:r w:rsidR="00DB7232">
        <w:t>Hdr</w:t>
      </w:r>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47B72D14"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1"/>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AD4805">
        <w:t xml:space="preserve">; however, </w:t>
      </w:r>
      <w:r w:rsidR="00156A1D">
        <w:t>much work remains to fully map this complex network</w:t>
      </w:r>
      <w:r w:rsidR="00AD4805">
        <w:t xml:space="preserve"> and </w:t>
      </w:r>
      <w:commentRangeStart w:id="2"/>
      <w:r w:rsidR="00AD4805">
        <w:t>better represent biochemically characterized pathways</w:t>
      </w:r>
      <w:r w:rsidR="00156A1D">
        <w:t xml:space="preserve"> </w:t>
      </w:r>
      <w:commentRangeEnd w:id="2"/>
      <w:r w:rsidR="00AD4805">
        <w:rPr>
          <w:rStyle w:val="CommentReference"/>
          <w:rFonts w:ascii="Calibri" w:hAnsi="Calibri"/>
        </w:rPr>
        <w:commentReference w:id="2"/>
      </w:r>
      <w:r w:rsidR="00156A1D">
        <w:t>through close integration of experimental and computational efforts</w:t>
      </w:r>
      <w:r w:rsidR="000C35D5">
        <w:t>.</w:t>
      </w:r>
      <w:r w:rsidR="002E4EC0">
        <w:t xml:space="preserve"> </w:t>
      </w:r>
      <w:commentRangeEnd w:id="1"/>
      <w:r w:rsidR="009A114F">
        <w:rPr>
          <w:rStyle w:val="CommentReference"/>
          <w:rFonts w:ascii="Calibri" w:hAnsi="Calibri"/>
        </w:rPr>
        <w:commentReference w:id="1"/>
      </w:r>
    </w:p>
    <w:p w14:paraId="09C9774A" w14:textId="4F109346" w:rsidR="00414739" w:rsidRPr="0077549E" w:rsidRDefault="009C1745" w:rsidP="00B042B4">
      <w:pPr>
        <w:spacing w:line="480" w:lineRule="auto"/>
      </w:pPr>
      <w:r>
        <w:lastRenderedPageBreak/>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commentRangeStart w:id="3"/>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w:t>
      </w:r>
      <w:commentRangeEnd w:id="3"/>
      <w:r w:rsidR="008C36F6">
        <w:rPr>
          <w:rStyle w:val="CommentReference"/>
          <w:rFonts w:ascii="Calibri" w:hAnsi="Calibri"/>
        </w:rPr>
        <w:commentReference w:id="3"/>
      </w:r>
      <w:r w:rsidR="004B6D79">
        <w:t xml:space="preserve">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Kbas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155E90"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DA171BF"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r w:rsidR="00B503C9">
        <w:t>GitHub</w:t>
      </w:r>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simul</w:t>
      </w:r>
      <w:r>
        <w:t>ate</w:t>
      </w:r>
      <w:r w:rsidR="001A5358">
        <w:t>KOPanel.m”</w:t>
      </w:r>
      <w:r w:rsidR="004B6EF9">
        <w:t xml:space="preserve"> </w:t>
      </w:r>
      <w:r w:rsidR="000408FB">
        <w:t>(</w:t>
      </w:r>
      <w:r w:rsidR="00D52762">
        <w:t>Supplementary Materials</w:t>
      </w:r>
      <w:r w:rsidR="000408FB">
        <w:t xml:space="preserve">), which relies heavily on </w:t>
      </w:r>
      <w:r w:rsidR="004B6EF9">
        <w:t xml:space="preserve">the “deleteModelGenes.m”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commentRangeStart w:id="4"/>
      <w:r>
        <w:t xml:space="preserve">Thermodynamic </w:t>
      </w:r>
      <w:r w:rsidR="008E7561">
        <w:t>c</w:t>
      </w:r>
      <w:r w:rsidR="00643EEA">
        <w:t>alculations</w:t>
      </w:r>
    </w:p>
    <w:p w14:paraId="47F9FAF9" w14:textId="269BACC3"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freeEnergy” numerical array with length equal that of the “reactions” array. For calculating overall free energy of a flux distribution, we created an “optimizeThermoModel.m” </w:t>
      </w:r>
      <w:r w:rsidR="00B503C9">
        <w:t>function</w:t>
      </w:r>
      <w:r w:rsidR="00A86F5B">
        <w:t xml:space="preserve"> (</w:t>
      </w:r>
      <w:r w:rsidR="00D52762">
        <w:t>Supplementary Materials</w:t>
      </w:r>
      <w:r w:rsidR="00A86F5B">
        <w:t xml:space="preserve">) that </w:t>
      </w:r>
      <w:r w:rsidR="001A5358">
        <w:t xml:space="preserve">is built around </w:t>
      </w:r>
      <w:r w:rsidR="00A86F5B">
        <w:t xml:space="preserve">the “optimizeCbModel.m” </w:t>
      </w:r>
      <w:r w:rsidR="00B503C9">
        <w:t>function</w:t>
      </w:r>
      <w:r w:rsidR="00A86F5B">
        <w:t xml:space="preserv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155E90"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155E90"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lastRenderedPageBreak/>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dG” to exit the model via its own exchange reaction</w:t>
      </w:r>
      <w:r w:rsidR="00E653E1">
        <w:t xml:space="preserve"> (GIBBS_kJ_G</w:t>
      </w:r>
      <w:r w:rsidR="006F5195">
        <w:t>DW)</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commentRangeEnd w:id="4"/>
    <w:p w14:paraId="7AAF054E" w14:textId="391281BD" w:rsidR="00FB6A81" w:rsidRDefault="005523FE" w:rsidP="00FB6A81">
      <w:pPr>
        <w:pStyle w:val="Heading2"/>
      </w:pPr>
      <w:r>
        <w:rPr>
          <w:rStyle w:val="CommentReference"/>
          <w:rFonts w:ascii="Calibri" w:eastAsia="Calibri" w:hAnsi="Calibri"/>
          <w:b w:val="0"/>
          <w:bCs w:val="0"/>
          <w:color w:val="auto"/>
        </w:rPr>
        <w:commentReference w:id="4"/>
      </w:r>
      <w:r w:rsidR="008E7561">
        <w:t>Dry c</w:t>
      </w:r>
      <w:r w:rsidR="00464CF2">
        <w:t xml:space="preserve">ell </w:t>
      </w:r>
      <w:r w:rsidR="008E7561">
        <w:t>w</w:t>
      </w:r>
      <w:r w:rsidR="00464CF2">
        <w:t xml:space="preserve">eight </w:t>
      </w:r>
      <w:r w:rsidR="00611963">
        <w:t xml:space="preserve">and </w:t>
      </w:r>
      <w:r w:rsidR="008E7561">
        <w:t>growth y</w:t>
      </w:r>
      <w:r w:rsidR="00611963">
        <w:t xml:space="preserve">ield </w:t>
      </w:r>
      <w:r w:rsidR="008E7561">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r w:rsidR="00A61B62">
        <w:t xml:space="preserve">McNA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006237A0">
        <w:t>Spectronic 20D+</w:t>
      </w:r>
      <w:r>
        <w:t>}</w:t>
      </w:r>
      <w:r w:rsidR="007A2E27">
        <w:t xml:space="preserve"> blanked with McCas medium (McNA plus casamino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w:t>
      </w:r>
      <w:commentRangeStart w:id="5"/>
      <w:r w:rsidR="00930A74">
        <w:t>7000 RPM</w:t>
      </w:r>
      <w:commentRangeEnd w:id="5"/>
      <w:r w:rsidR="0025649D">
        <w:rPr>
          <w:rStyle w:val="CommentReference"/>
          <w:rFonts w:ascii="Calibri" w:hAnsi="Calibri"/>
        </w:rPr>
        <w:commentReference w:id="5"/>
      </w:r>
      <w:r w:rsidR="00930A74">
        <w:t xml:space="preserve"> for 15 minutes. 40 mL of supernatant </w:t>
      </w:r>
      <w:r w:rsidR="007232F3">
        <w:t xml:space="preserve">was </w:t>
      </w:r>
      <w:r w:rsidR="00930A74">
        <w:t>removed by pipette, then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155E90"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Palsson,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Palsson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w:t>
      </w:r>
      <w:r w:rsidR="00A61B62">
        <w:rPr>
          <w:rFonts w:eastAsia="MS Mincho"/>
        </w:rPr>
        <w:lastRenderedPageBreak/>
        <w:t xml:space="preserve">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McNA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Kbase, but also include crosslinks to ChEBI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2164259D"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w:t>
      </w:r>
      <w:r w:rsidR="00B503C9">
        <w:t>scripts</w:t>
      </w:r>
      <w:r>
        <w:t xml:space="preserve"> for simulating model growth on different media and gene knockout phenotypes (Supplementary Materials).We have also made our </w:t>
      </w:r>
      <w:r w:rsidR="00B503C9">
        <w:t>scripts</w:t>
      </w:r>
      <w:r>
        <w:t xml:space="preserve"> and reconstruction available on </w:t>
      </w:r>
      <w:r w:rsidR="00B503C9">
        <w:t>GitHub</w:t>
      </w:r>
      <w:r>
        <w:t xml:space="preserve"> (</w:t>
      </w:r>
      <w:r w:rsidRPr="00E515B0">
        <w:t>https://github.com/marichards/methanococcus</w:t>
      </w:r>
      <w:r>
        <w:t>).</w:t>
      </w:r>
    </w:p>
    <w:p w14:paraId="722EFC5E" w14:textId="77777777" w:rsidR="00414739" w:rsidRDefault="00414739" w:rsidP="00414739">
      <w:pPr>
        <w:pStyle w:val="Heading1"/>
      </w:pPr>
      <w:r>
        <w:t>Results</w:t>
      </w:r>
    </w:p>
    <w:p w14:paraId="0F94A341" w14:textId="0E3D5A20" w:rsidR="00920B05" w:rsidRPr="00920B05" w:rsidRDefault="008E7561" w:rsidP="00920B05">
      <w:pPr>
        <w:pStyle w:val="Heading2"/>
      </w:pPr>
      <w:r>
        <w:t>Basic r</w:t>
      </w:r>
      <w:commentRangeStart w:id="6"/>
      <w:r w:rsidR="009C1D8D">
        <w:t xml:space="preserve">econstruction </w:t>
      </w:r>
      <w:r>
        <w:t>s</w:t>
      </w:r>
      <w:r w:rsidR="00920B05">
        <w:t>tatistics</w:t>
      </w:r>
      <w:commentRangeEnd w:id="6"/>
      <w:r w:rsidR="008270DA" w:rsidRPr="00FA2B14">
        <w:rPr>
          <w:rStyle w:val="CommentReference"/>
          <w:rFonts w:ascii="Calibri" w:eastAsia="Calibri" w:hAnsi="Calibri"/>
          <w:b w:val="0"/>
          <w:bCs w:val="0"/>
          <w:color w:val="auto"/>
        </w:rPr>
        <w:commentReference w:id="6"/>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r w:rsidR="00080B94">
        <w:rPr>
          <w:i/>
        </w:rPr>
        <w:t xml:space="preserve">Methanosarcina barkeri </w:t>
      </w:r>
      <w:r w:rsidR="00080B94">
        <w:t xml:space="preserve">and </w:t>
      </w:r>
      <w:r w:rsidR="00080B94">
        <w:rPr>
          <w:i/>
        </w:rPr>
        <w:t xml:space="preserve">Methanosarcina acetivorans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w:t>
      </w:r>
      <w:r w:rsidR="00516D83">
        <w:lastRenderedPageBreak/>
        <w:t xml:space="preserve">reactions, much like dead end reactions and metabolites, 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 xml:space="preserve">(HdrD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ate hydrogenotrophs</w:t>
      </w:r>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r w:rsidR="00C96BB0">
        <w:t>Hdr</w:t>
      </w:r>
      <w:r w:rsidR="00827A2A">
        <w:t>DE</w:t>
      </w:r>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HdrABC complex that lacks heme, but contains flavin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r w:rsidR="00FC0F74">
        <w:t>HdrABC</w:t>
      </w:r>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reduction via Fwd</w:t>
      </w:r>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dependent Hdr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in the absence of the methanophenazine-dependent HdrD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r w:rsidR="00E75F12">
        <w:t xml:space="preserve">HdrABC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not contain a membrane-bound Hdr</w:t>
      </w:r>
      <w:r w:rsidR="00CF5D54">
        <w:t>DE</w:t>
      </w:r>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r w:rsidR="00105926">
        <w:t>Eha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r w:rsidR="00CF5D54">
        <w:t>Eha</w:t>
      </w:r>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30B5758F"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r w:rsidR="005C4FC4">
        <w:t>Eha</w:t>
      </w:r>
      <w:r w:rsidR="00773758">
        <w:t xml:space="preserve"> and </w:t>
      </w:r>
      <w:r w:rsidR="005C4FC4">
        <w:t>Ehb</w:t>
      </w:r>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Eha/Ehb unlimited flux, we could predict aceticlastic growth with Eha/Ehb oxidizing approximately two moles of ferredoxin per </w:t>
      </w:r>
      <w:r w:rsidR="00EA1E5C">
        <w:t>mol</w:t>
      </w:r>
      <w:r w:rsidR="00E2618A">
        <w:t>e</w:t>
      </w:r>
      <w:r w:rsidR="00EA1E5C">
        <w:t xml:space="preserve"> </w:t>
      </w:r>
      <w:r w:rsidR="00EA1E5C">
        <w:lastRenderedPageBreak/>
        <w:t xml:space="preserve">of </w:t>
      </w:r>
      <w:r w:rsidR="005C4FC4">
        <w:t>methane produced</w:t>
      </w:r>
      <w:r w:rsidR="00A77DDF">
        <w:t xml:space="preserve"> (Figure </w:t>
      </w:r>
      <w:del w:id="7" w:author="John Leigh" w:date="2016-06-20T14:15:00Z">
        <w:r w:rsidR="00A77DDF" w:rsidDel="00C817CF">
          <w:delText>4</w:delText>
        </w:r>
      </w:del>
      <w:ins w:id="8" w:author="John Leigh" w:date="2016-06-20T14:15:00Z">
        <w:r w:rsidR="00C817CF">
          <w:t>3</w:t>
        </w:r>
      </w:ins>
      <w:r w:rsidR="00A77DDF">
        <w:t>)</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Eha/Ehb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because Eha</w:t>
      </w:r>
      <w:r w:rsidR="00B75001">
        <w:t xml:space="preserve"> or </w:t>
      </w:r>
      <w:r w:rsidR="0090081E">
        <w:t xml:space="preserve">Ehb cannot assume a central role in methanogenesis. </w:t>
      </w:r>
      <w:r w:rsidR="007232F3">
        <w:t xml:space="preserve">In keeping with </w:t>
      </w:r>
      <w:r w:rsidR="00EA1E5C">
        <w:t>these results</w:t>
      </w:r>
      <w:r w:rsidR="007232F3">
        <w:t xml:space="preserve">, we have restricted flux through Eha/Ehb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2D17F6D9"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tetrasaccharide </w:t>
      </w:r>
      <w:r w:rsidR="003D5830">
        <w:t>for</w:t>
      </w:r>
      <w:r w:rsidR="00F45312">
        <w:t xml:space="preserve"> N-linked glycosylation</w:t>
      </w:r>
      <w:r w:rsidR="003D5830">
        <w:t xml:space="preserve"> of archaellin (</w:t>
      </w:r>
      <w:r w:rsidR="00B503C9">
        <w:t>archaeal</w:t>
      </w:r>
      <w:r w:rsidR="003D5830">
        <w:t xml:space="preserve"> flagellin)</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archaeol,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None of these pathways were included in our draft reconstruction and few were completely 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9"/>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commentRangeEnd w:id="9"/>
      <w:r w:rsidR="009F44C4">
        <w:rPr>
          <w:rStyle w:val="CommentReference"/>
          <w:rFonts w:ascii="Calibri" w:hAnsi="Calibri"/>
        </w:rPr>
        <w:commentReference w:id="9"/>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4B1D7426"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xml:space="preserve">.  </w:t>
      </w:r>
      <w:commentRangeStart w:id="10"/>
      <w:r w:rsidR="004A4F97">
        <w:t xml:space="preserve">From a modeling perspective, maintenance energies </w:t>
      </w:r>
      <w:del w:id="11" w:author="John Leigh" w:date="2016-06-20T14:18:00Z">
        <w:r w:rsidR="004A4F97" w:rsidDel="00C817CF">
          <w:delText>are regarded as</w:delText>
        </w:r>
      </w:del>
      <w:ins w:id="12" w:author="John Leigh" w:date="2016-06-20T14:18:00Z">
        <w:r w:rsidR="00C817CF">
          <w:t>include</w:t>
        </w:r>
      </w:ins>
      <w:r w:rsidR="004A4F97">
        <w:t xml:space="preserve"> the moles of ATP needed to support cellular processes not otherwise depicted in metabolism, including DNA replication, RNA transcription, protein synthesis</w:t>
      </w:r>
      <w:r w:rsidR="00144FF8">
        <w:t>, and other requirements</w:t>
      </w:r>
      <w:r w:rsidR="004A4F97">
        <w:t>.</w:t>
      </w:r>
      <w:commentRangeEnd w:id="10"/>
      <w:r w:rsidR="00C817CF">
        <w:rPr>
          <w:rStyle w:val="CommentReference"/>
          <w:rFonts w:ascii="Calibri" w:hAnsi="Calibri"/>
        </w:rPr>
        <w:commentReference w:id="10"/>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lastRenderedPageBreak/>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mmol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2F4F8D3D" w:rsidR="00AE2151" w:rsidRPr="00F65C28"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13"/>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44640F">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44640F" w:rsidRPr="0044640F">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13"/>
      <w:r w:rsidR="00616AC1">
        <w:rPr>
          <w:rStyle w:val="CommentReference"/>
          <w:rFonts w:ascii="Calibri" w:hAnsi="Calibri"/>
        </w:rPr>
        <w:commentReference w:id="13"/>
      </w:r>
      <w:r w:rsidR="00F42364">
        <w:t xml:space="preserve">This result was particularly encouraging because we avoided training our model on this dataset in the interest of preventing overfitting our model to the </w:t>
      </w:r>
      <w:r w:rsidR="00F42364" w:rsidRPr="00F65C28">
        <w:t xml:space="preserve">validation set. </w:t>
      </w:r>
    </w:p>
    <w:p w14:paraId="51A7DEF2" w14:textId="6A738050" w:rsidR="00051CB0" w:rsidRPr="000D73AB" w:rsidRDefault="00DA668C" w:rsidP="0073694C">
      <w:pPr>
        <w:tabs>
          <w:tab w:val="left" w:pos="10440"/>
        </w:tabs>
        <w:spacing w:line="480" w:lineRule="auto"/>
      </w:pPr>
      <w:r>
        <w:t>As shown by Figure 5, our model incorrectly predicts knockout lethality for 3 cases; all of these incorrect predictions have similar bases in the model.</w:t>
      </w:r>
      <w:r w:rsidR="00860C6C" w:rsidRPr="00172A43">
        <w:t xml:space="preserve"> In these cases, </w:t>
      </w:r>
      <w:ins w:id="14" w:author="T L" w:date="2016-06-21T00:02:00Z">
        <w:r w:rsidR="00F65C28">
          <w:t xml:space="preserve">functional </w:t>
        </w:r>
      </w:ins>
      <w:r w:rsidR="00860C6C" w:rsidRPr="00172A43">
        <w:t xml:space="preserve">knockouts of </w:t>
      </w:r>
      <w:ins w:id="15" w:author="T L" w:date="2016-06-21T00:02:00Z">
        <w:r w:rsidR="00F65C28">
          <w:t xml:space="preserve">a total </w:t>
        </w:r>
      </w:ins>
      <w:ins w:id="16" w:author="T L" w:date="2016-06-21T00:08:00Z">
        <w:r w:rsidR="00F7136A">
          <w:t xml:space="preserve">set </w:t>
        </w:r>
      </w:ins>
      <w:ins w:id="17" w:author="T L" w:date="2016-06-21T00:02:00Z">
        <w:r w:rsidR="00F65C28">
          <w:t xml:space="preserve">of </w:t>
        </w:r>
      </w:ins>
      <w:r w:rsidR="00860C6C" w:rsidRPr="00172A43">
        <w:t>5 or 6 hydrogenases are experimentally found to be lethal in formate-grown cells</w:t>
      </w:r>
      <w:ins w:id="18" w:author="T L" w:date="2016-06-21T00:02:00Z">
        <w:r w:rsidR="00F65C28">
          <w:t xml:space="preserve"> (reference 45)</w:t>
        </w:r>
      </w:ins>
      <w:r w:rsidR="00860C6C" w:rsidRPr="00172A43">
        <w:t>, or in formate + CO-grown cells lacking carbon monoxide dehydrogenase (CODH)</w:t>
      </w:r>
      <w:ins w:id="19" w:author="T L" w:date="2016-06-21T00:02:00Z">
        <w:r w:rsidR="00F65C28">
          <w:t xml:space="preserve"> (reference 47)</w:t>
        </w:r>
      </w:ins>
      <w:r w:rsidR="00860C6C" w:rsidRPr="00172A43">
        <w:t xml:space="preserve">,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w:t>
      </w:r>
      <w:r w:rsidR="00B503C9">
        <w:t>e</w:t>
      </w:r>
      <w:r w:rsidR="00860C6C" w:rsidRPr="00172A43">
        <w:t>sis</w:t>
      </w:r>
      <w:proofErr w:type="spellEnd"/>
      <w:r w:rsidR="00860C6C" w:rsidRPr="00172A43">
        <w:t xml:space="preserve"> cannot be expected to operate at 100% enzyme efficiency, </w:t>
      </w:r>
      <w:commentRangeStart w:id="20"/>
      <w:r w:rsidR="00860C6C" w:rsidRPr="00172A43">
        <w:t>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w:t>
      </w:r>
      <w:commentRangeEnd w:id="20"/>
      <w:r w:rsidR="002C132E">
        <w:rPr>
          <w:rStyle w:val="CommentReference"/>
          <w:rFonts w:ascii="Calibri" w:hAnsi="Calibri"/>
        </w:rPr>
        <w:commentReference w:id="20"/>
      </w:r>
      <w:r w:rsidR="00860C6C" w:rsidRPr="00172A43">
        <w:t xml:space="preserv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Eha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ins w:id="21" w:author="T L" w:date="2016-06-21T00:17:00Z">
        <w:r w:rsidR="00F73370">
          <w:t xml:space="preserve"> (reference 45)</w:t>
        </w:r>
      </w:ins>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Eha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w:t>
      </w:r>
      <w:ins w:id="22" w:author="T L" w:date="2016-06-21T00:32:00Z">
        <w:r w:rsidR="00C855BB">
          <w:t xml:space="preserve">a mutation resulting in </w:t>
        </w:r>
      </w:ins>
      <w:bookmarkStart w:id="23" w:name="_GoBack"/>
      <w:bookmarkEnd w:id="23"/>
      <w:r w:rsidR="00051CB0">
        <w:t>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lastRenderedPageBreak/>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w:t>
      </w:r>
      <w:r w:rsidR="00B503C9">
        <w:t>script</w:t>
      </w:r>
      <w:r w:rsidR="00051CB0">
        <w:t xml:space="preserv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226349A2"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HdrD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Eha/Ehb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aceticlastically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formylmethanofuran, and some biosynthetic reactions </w:t>
      </w:r>
      <w:r w:rsidR="00946BFB">
        <w:fldChar w:fldCharType="begin"/>
      </w:r>
      <w:r w:rsidR="0044640F">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44640F" w:rsidRPr="0044640F">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62CFD3CD"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methanogenic coenzymes, archaellin</w:t>
      </w:r>
      <w:r>
        <w:t xml:space="preserve"> sugars and archaeol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ins w:id="24" w:author="T L" w:date="2016-06-20T17:17:00Z">
        <w:r w:rsidR="00F31E90">
          <w:t xml:space="preserve">various groups </w:t>
        </w:r>
      </w:ins>
      <w:ins w:id="25" w:author="T L" w:date="2016-06-20T17:18:00Z">
        <w:r w:rsidR="00F31E90">
          <w:t>intimately</w:t>
        </w:r>
      </w:ins>
      <w:ins w:id="26" w:author="T L" w:date="2016-06-20T17:17:00Z">
        <w:r w:rsidR="00F31E90">
          <w:t xml:space="preserve"> familiar with </w:t>
        </w:r>
      </w:ins>
      <w:r w:rsidR="00A20472">
        <w:rPr>
          <w:i/>
        </w:rPr>
        <w:t>M. maripaludis</w:t>
      </w:r>
      <w:r w:rsidR="00A20472">
        <w:t xml:space="preserve"> </w:t>
      </w:r>
      <w:del w:id="27" w:author="T L" w:date="2016-06-20T17:18:00Z">
        <w:r w:rsidR="00A20472" w:rsidDel="00F31E90">
          <w:delText>experts</w:delText>
        </w:r>
      </w:del>
      <w:ins w:id="28" w:author="T L" w:date="2016-06-20T17:18:00Z">
        <w:r w:rsidR="00F31E90">
          <w:t>biology</w:t>
        </w:r>
      </w:ins>
      <w:r w:rsidR="00A20472">
        <w:t xml:space="preserve">,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w:t>
      </w:r>
      <w:r w:rsidR="008E7561">
        <w:lastRenderedPageBreak/>
        <w:t xml:space="preserve">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Kbas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commentRangeStart w:id="29"/>
      <w:r>
        <w:t>Acknowledgements</w:t>
      </w:r>
      <w:commentRangeEnd w:id="29"/>
      <w:r w:rsidR="007B1B8D">
        <w:rPr>
          <w:rStyle w:val="CommentReference"/>
          <w:rFonts w:ascii="Calibri" w:eastAsia="Calibri" w:hAnsi="Calibri"/>
          <w:b w:val="0"/>
          <w:bCs w:val="0"/>
          <w:color w:val="auto"/>
        </w:rPr>
        <w:commentReference w:id="29"/>
      </w:r>
    </w:p>
    <w:p w14:paraId="0E4D6E52" w14:textId="77777777" w:rsidR="00414739" w:rsidRDefault="000F5D2B" w:rsidP="00BF524A">
      <w:pPr>
        <w:spacing w:line="480" w:lineRule="auto"/>
      </w:pPr>
      <w:r>
        <w:t xml:space="preserve">We would like to thank Eliora Gachelet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29D966D" w14:textId="77777777" w:rsidR="00F865A1" w:rsidRDefault="00A40676" w:rsidP="00F865A1">
      <w:pPr>
        <w:pStyle w:val="Bibliography"/>
      </w:pPr>
      <w:r>
        <w:fldChar w:fldCharType="begin"/>
      </w:r>
      <w:r w:rsidR="00F865A1">
        <w:instrText xml:space="preserve"> ADDIN ZOTERO_BIBL {"custom":[]} CSL_BIBLIOGRAPHY </w:instrText>
      </w:r>
      <w:r>
        <w:fldChar w:fldCharType="separate"/>
      </w:r>
      <w:r w:rsidR="00F865A1">
        <w:t xml:space="preserve">1. </w:t>
      </w:r>
      <w:r w:rsidR="00F865A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12A09610" w14:textId="77777777" w:rsidR="00F865A1" w:rsidRDefault="00F865A1" w:rsidP="00F865A1">
      <w:pPr>
        <w:pStyle w:val="Bibliography"/>
      </w:pPr>
      <w:r>
        <w:t xml:space="preserve">2. </w:t>
      </w:r>
      <w:r>
        <w:tab/>
        <w:t>Thauer RK, Kaster A-K, Seedorf H, Buckel W, Hedderich R. 2008. Methanogenic archaea: ecologically relevant differences in energy conservation. Nat Rev Microbiol 6:579–591.</w:t>
      </w:r>
    </w:p>
    <w:p w14:paraId="35A99BB6" w14:textId="77777777" w:rsidR="00F865A1" w:rsidRDefault="00F865A1" w:rsidP="00F865A1">
      <w:pPr>
        <w:pStyle w:val="Bibliography"/>
      </w:pPr>
      <w:r>
        <w:t xml:space="preserve">3. </w:t>
      </w:r>
      <w:r>
        <w:tab/>
        <w:t>Montzka SA, Dlugokencky EJ, Butler JH. 2011. Non-CO2 greenhouse gases and climate change. Nature 476:43–50.</w:t>
      </w:r>
    </w:p>
    <w:p w14:paraId="46C75BED" w14:textId="77777777" w:rsidR="00F865A1" w:rsidRDefault="00F865A1" w:rsidP="00F865A1">
      <w:pPr>
        <w:pStyle w:val="Bibliography"/>
      </w:pPr>
      <w:r>
        <w:t xml:space="preserve">4. </w:t>
      </w:r>
      <w:r>
        <w:tab/>
        <w:t>Haynes CA, Gonzalez R. 2014. Rethinking biological activation of methane and conversion to liquid fuels. Nat Chem Biol 10:331–339.</w:t>
      </w:r>
    </w:p>
    <w:p w14:paraId="691E5F86" w14:textId="77777777" w:rsidR="00F865A1" w:rsidRDefault="00F865A1" w:rsidP="00F865A1">
      <w:pPr>
        <w:pStyle w:val="Bibliography"/>
      </w:pPr>
      <w:r>
        <w:t xml:space="preserve">5. </w:t>
      </w:r>
      <w:r>
        <w:tab/>
        <w:t>Levi M. 2013. Climate consequences of natural gas as a bridge fuel. Clim Change 118:609–623.</w:t>
      </w:r>
    </w:p>
    <w:p w14:paraId="4D437C02" w14:textId="77777777" w:rsidR="00F865A1" w:rsidRDefault="00F865A1" w:rsidP="00F865A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30F93AE2" w14:textId="77777777" w:rsidR="00F865A1" w:rsidRDefault="00F865A1" w:rsidP="00F865A1">
      <w:pPr>
        <w:pStyle w:val="Bibliography"/>
      </w:pPr>
      <w:r>
        <w:t xml:space="preserve">7. </w:t>
      </w:r>
      <w:r>
        <w:tab/>
        <w:t>DiMarco AA, Bobik TA, Wolfe RS. 1990. Unusual coenzymes of methanogenesis. Annu Rev Biochem 59:355–394.</w:t>
      </w:r>
    </w:p>
    <w:p w14:paraId="6454C7FE" w14:textId="77777777" w:rsidR="00F865A1" w:rsidRDefault="00F865A1" w:rsidP="00F865A1">
      <w:pPr>
        <w:pStyle w:val="Bibliography"/>
      </w:pPr>
      <w:r>
        <w:lastRenderedPageBreak/>
        <w:t xml:space="preserve">8. </w:t>
      </w:r>
      <w:r>
        <w:tab/>
        <w:t>Shima S, Warkentin E, Thauer RK, Ermler U. 2002. Structure and function of enzymes involved in the methanogenic pathway utilizing carbon dioxide and molecular hydrogen. J Biosci Bioeng 93:519–530.</w:t>
      </w:r>
    </w:p>
    <w:p w14:paraId="23893796" w14:textId="77777777" w:rsidR="00F865A1" w:rsidRDefault="00F865A1" w:rsidP="00F865A1">
      <w:pPr>
        <w:pStyle w:val="Bibliography"/>
      </w:pPr>
      <w:r>
        <w:t xml:space="preserve">9. </w:t>
      </w:r>
      <w:r>
        <w:tab/>
        <w:t>Costa KC, Leigh JA. 2014. Metabolic versatility in methanogens. Curr Opin Biotechnol 29:70–75.</w:t>
      </w:r>
    </w:p>
    <w:p w14:paraId="622646F0" w14:textId="77777777" w:rsidR="00F865A1" w:rsidRDefault="00F865A1" w:rsidP="00F865A1">
      <w:pPr>
        <w:pStyle w:val="Bibliography"/>
      </w:pPr>
      <w:r>
        <w:t xml:space="preserve">10. </w:t>
      </w:r>
      <w:r>
        <w:tab/>
        <w:t>Welte C, Deppenmeier U. 2014. Bioenergetics and anaerobic respiratory chains of aceticlastic methanogens. Biochim Biophys Acta BBA - Bioenerg 1837:1130–1147.</w:t>
      </w:r>
    </w:p>
    <w:p w14:paraId="717C5008" w14:textId="77777777" w:rsidR="00F865A1" w:rsidRDefault="00F865A1" w:rsidP="00F865A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491743DC" w14:textId="77777777" w:rsidR="00F865A1" w:rsidRDefault="00F865A1" w:rsidP="00F865A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1C9319A1" w14:textId="77777777" w:rsidR="00F865A1" w:rsidRDefault="00F865A1" w:rsidP="00F865A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24AECA2" w14:textId="77777777" w:rsidR="00F865A1" w:rsidRDefault="00F865A1" w:rsidP="00F865A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64F711" w14:textId="77777777" w:rsidR="00F865A1" w:rsidRDefault="00F865A1" w:rsidP="00F865A1">
      <w:pPr>
        <w:pStyle w:val="Bibliography"/>
      </w:pPr>
      <w:r>
        <w:t xml:space="preserve">15. </w:t>
      </w:r>
      <w:r>
        <w:tab/>
        <w:t>Sarmiento FB, Leigh JA, Whitman WB. 2011. Genetic systems for hydrogenotrophic methanogens. Methods Enzymol 494:43–73.</w:t>
      </w:r>
    </w:p>
    <w:p w14:paraId="7F671672" w14:textId="77777777" w:rsidR="00F865A1" w:rsidRDefault="00F865A1" w:rsidP="00F865A1">
      <w:pPr>
        <w:pStyle w:val="Bibliography"/>
      </w:pPr>
      <w:r>
        <w:t xml:space="preserve">16. </w:t>
      </w:r>
      <w:r>
        <w:tab/>
        <w:t>Graham DE, White RH. 2002. Elucidation of methanogenic coenzyme biosyntheses: from spectroscopy to genomics. Nat Prod Rep 19:133–147.</w:t>
      </w:r>
    </w:p>
    <w:p w14:paraId="30D51A5C" w14:textId="77777777" w:rsidR="00F865A1" w:rsidRDefault="00F865A1" w:rsidP="00F865A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A611A81" w14:textId="77777777" w:rsidR="00F865A1" w:rsidRDefault="00F865A1" w:rsidP="00F865A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7A42B3F5" w14:textId="77777777" w:rsidR="00F865A1" w:rsidRDefault="00F865A1" w:rsidP="00F865A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6BFEA9D3" w14:textId="77777777" w:rsidR="00F865A1" w:rsidRDefault="00F865A1" w:rsidP="00F865A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23C5EC2E" w14:textId="77777777" w:rsidR="00F865A1" w:rsidRDefault="00F865A1" w:rsidP="00F865A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B02632B" w14:textId="77777777" w:rsidR="00F865A1" w:rsidRDefault="00F865A1" w:rsidP="00F865A1">
      <w:pPr>
        <w:pStyle w:val="Bibliography"/>
      </w:pPr>
      <w:r>
        <w:t xml:space="preserve">22. </w:t>
      </w:r>
      <w:r>
        <w:tab/>
        <w:t>Johnson EF, Mukhopadhyay B. 2008. Coenzyme F420-Dependent Sulfite Reductase-Enabled Sulfite Detoxification and Use of Sulfite as a Sole Sulfur Source by Methanococcus maripaludis. Appl Environ Microbiol 74:3591–3595.</w:t>
      </w:r>
    </w:p>
    <w:p w14:paraId="25A36D3F" w14:textId="77777777" w:rsidR="00F865A1" w:rsidRDefault="00F865A1" w:rsidP="00F865A1">
      <w:pPr>
        <w:pStyle w:val="Bibliography"/>
      </w:pPr>
      <w:r>
        <w:t xml:space="preserve">23. </w:t>
      </w:r>
      <w:r>
        <w:tab/>
        <w:t>Lie TJ, Dodsworth JA, Nickle DC, Leigh JA. 2007. Diverse homologues of the archaeal repressor NrpR function similarly in nitrogen regulation. FEMS Microbiol Lett 271:281–288.</w:t>
      </w:r>
    </w:p>
    <w:p w14:paraId="09A2D0B3" w14:textId="77777777" w:rsidR="00F865A1" w:rsidRDefault="00F865A1" w:rsidP="00F865A1">
      <w:pPr>
        <w:pStyle w:val="Bibliography"/>
      </w:pPr>
      <w:r>
        <w:t xml:space="preserve">24. </w:t>
      </w:r>
      <w:r>
        <w:tab/>
        <w:t>Kauffman KJ, Prakash P, Edwards JS. 2003. Advances in flux balance analysis. Curr Opin Biotechnol 14:491–496.</w:t>
      </w:r>
    </w:p>
    <w:p w14:paraId="462D0917" w14:textId="77777777" w:rsidR="00F865A1" w:rsidRDefault="00F865A1" w:rsidP="00F865A1">
      <w:pPr>
        <w:pStyle w:val="Bibliography"/>
      </w:pPr>
      <w:r>
        <w:t xml:space="preserve">25. </w:t>
      </w:r>
      <w:r>
        <w:tab/>
        <w:t>Simeonidis E, Price ND. 2015. Genome-scale modeling for metabolic engineering. J Ind Microbiol Biotechnol 42:327–338.</w:t>
      </w:r>
    </w:p>
    <w:p w14:paraId="48C29BAF" w14:textId="77777777" w:rsidR="00F865A1" w:rsidRDefault="00F865A1" w:rsidP="00F865A1">
      <w:pPr>
        <w:pStyle w:val="Bibliography"/>
      </w:pPr>
      <w:r>
        <w:t xml:space="preserve">26. </w:t>
      </w:r>
      <w:r>
        <w:tab/>
        <w:t>Milne CB, Kim P-J, Eddy JA, Price ND. 2009. Accomplishments in genome-scale in silico modeling for industrial and medical biotechnology. Biotechnol J 4:1653–1670.</w:t>
      </w:r>
    </w:p>
    <w:p w14:paraId="6CDB6ABA" w14:textId="77777777" w:rsidR="00F865A1" w:rsidRDefault="00F865A1" w:rsidP="00F865A1">
      <w:pPr>
        <w:pStyle w:val="Bibliography"/>
      </w:pPr>
      <w:r>
        <w:t xml:space="preserve">27. </w:t>
      </w:r>
      <w:r>
        <w:tab/>
        <w:t>Stolyar S, Van Dien S, Hillesland KL, Pinel N, Lie TJ, Leigh JA, Stahl DA. 2007. Metabolic modeling of a mutualistic microbial community. Mol Syst Biol 3:92.</w:t>
      </w:r>
    </w:p>
    <w:p w14:paraId="389A5FD3" w14:textId="77777777" w:rsidR="00F865A1" w:rsidRDefault="00F865A1" w:rsidP="00F865A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55AFE0B" w14:textId="77777777" w:rsidR="00F865A1" w:rsidRDefault="00F865A1" w:rsidP="00F865A1">
      <w:pPr>
        <w:pStyle w:val="Bibliography"/>
      </w:pPr>
      <w:r>
        <w:t xml:space="preserve">29. </w:t>
      </w:r>
      <w:r>
        <w:tab/>
        <w:t>Susanti D, Mukhopadhyay B. 2012. An Intertwined Evolutionary History of Methanogenic Archaea and Sulfate Reduction. PLoS ONE 7:e45313.</w:t>
      </w:r>
    </w:p>
    <w:p w14:paraId="5ED09E0C" w14:textId="77777777" w:rsidR="00F865A1" w:rsidRDefault="00F865A1" w:rsidP="00F865A1">
      <w:pPr>
        <w:pStyle w:val="Bibliography"/>
      </w:pPr>
      <w:r>
        <w:t xml:space="preserve">30. </w:t>
      </w:r>
      <w:r>
        <w:tab/>
        <w:t>Graham DE, White RH. 2002. Elucidation of methanogenic coenzyme biosyntheses: from spectroscopy to genomics. Nat Prod Rep 19:133–147.</w:t>
      </w:r>
    </w:p>
    <w:p w14:paraId="044C1917" w14:textId="77777777" w:rsidR="00F865A1" w:rsidRDefault="00F865A1" w:rsidP="00F865A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766B3BF4" w14:textId="77777777" w:rsidR="00F865A1" w:rsidRDefault="00F865A1" w:rsidP="00F865A1">
      <w:pPr>
        <w:pStyle w:val="Bibliography"/>
      </w:pPr>
      <w:r>
        <w:t xml:space="preserve">32. </w:t>
      </w:r>
      <w:r>
        <w:tab/>
        <w:t>Jackson BE, McInerney MJ. 2002. Anaerobic microbial metabolism can proceed close to thermodynamic limits. Nature 415:454–456.</w:t>
      </w:r>
    </w:p>
    <w:p w14:paraId="0AE7ED1D" w14:textId="77777777" w:rsidR="00F865A1" w:rsidRDefault="00F865A1" w:rsidP="00F865A1">
      <w:pPr>
        <w:pStyle w:val="Bibliography"/>
      </w:pPr>
      <w:r>
        <w:t xml:space="preserve">33. </w:t>
      </w:r>
      <w:r>
        <w:tab/>
        <w:t>Henry CS, Broadbelt LJ, Hatzimanikatis V. 2007. Thermodynamics-Based Metabolic Flux Analysis. Biophys J 92:1792–1805.</w:t>
      </w:r>
    </w:p>
    <w:p w14:paraId="7E80338B" w14:textId="77777777" w:rsidR="00F865A1" w:rsidRDefault="00F865A1" w:rsidP="00F865A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7465CAD" w14:textId="77777777" w:rsidR="00F865A1" w:rsidRDefault="00F865A1" w:rsidP="00F865A1">
      <w:pPr>
        <w:pStyle w:val="Bibliography"/>
      </w:pPr>
      <w:r>
        <w:t xml:space="preserve">35. </w:t>
      </w:r>
      <w:r>
        <w:tab/>
        <w:t>Thiele I, Palsson BØ. 2010. A protocol for generating a high-quality genome-scale metabolic reconstruction. Nat Protoc 5:93–121.</w:t>
      </w:r>
    </w:p>
    <w:p w14:paraId="015E1206" w14:textId="77777777" w:rsidR="00F865A1" w:rsidRDefault="00F865A1" w:rsidP="00F865A1">
      <w:pPr>
        <w:pStyle w:val="Bibliography"/>
      </w:pPr>
      <w:r>
        <w:t xml:space="preserve">36. </w:t>
      </w:r>
      <w:r>
        <w:tab/>
        <w:t>Kanehisa M, Goto S. 2000. KEGG: Kyoto Encyclopedia of Genes and Genomes. Nucleic Acids Res 28:27–30.</w:t>
      </w:r>
    </w:p>
    <w:p w14:paraId="10E61400" w14:textId="77777777" w:rsidR="00F865A1" w:rsidRDefault="00F865A1" w:rsidP="00F865A1">
      <w:pPr>
        <w:pStyle w:val="Bibliography"/>
      </w:pPr>
      <w:r>
        <w:lastRenderedPageBreak/>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6599F0BB" w14:textId="77777777" w:rsidR="00F865A1" w:rsidRDefault="00F865A1" w:rsidP="00F865A1">
      <w:pPr>
        <w:pStyle w:val="Bibliography"/>
      </w:pPr>
      <w:r>
        <w:t xml:space="preserve">38. </w:t>
      </w:r>
      <w:r>
        <w:tab/>
        <w:t>Henry CS, DeJongh M, Best AA, Frybarger PM, Linsay B, Stevens RL. 2010. High-throughput generation, optimization and analysis of genome-scale metabolic models. Nat Biotechnol 28:977–982.</w:t>
      </w:r>
    </w:p>
    <w:p w14:paraId="5DB52C22" w14:textId="77777777" w:rsidR="00F865A1" w:rsidRDefault="00F865A1" w:rsidP="00F865A1">
      <w:pPr>
        <w:pStyle w:val="Bibliography"/>
      </w:pPr>
      <w:r>
        <w:t xml:space="preserve">39. </w:t>
      </w:r>
      <w:r>
        <w:tab/>
        <w:t>Price ND, Reed JL, Palsson BØ. 2004. Genome-scale models of microbial cells: evaluating the consequences of constraints. Nat Rev Microbiol 2:886–897.</w:t>
      </w:r>
    </w:p>
    <w:p w14:paraId="0A6AEFB1" w14:textId="77777777" w:rsidR="00F865A1" w:rsidRDefault="00F865A1" w:rsidP="00F865A1">
      <w:pPr>
        <w:pStyle w:val="Bibliography"/>
      </w:pPr>
      <w:r>
        <w:t xml:space="preserve">40. </w:t>
      </w:r>
      <w:r>
        <w:tab/>
        <w:t>Feist AM, Palsson BO. 2010. The biomass objective function. Curr Opin Microbiol 13:344–349.</w:t>
      </w:r>
    </w:p>
    <w:p w14:paraId="437A1CE3" w14:textId="77777777" w:rsidR="00F865A1" w:rsidRDefault="00F865A1" w:rsidP="00F865A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EB30429" w14:textId="77777777" w:rsidR="00F865A1" w:rsidRDefault="00F865A1" w:rsidP="00F865A1">
      <w:pPr>
        <w:pStyle w:val="Bibliography"/>
      </w:pPr>
      <w:r>
        <w:t xml:space="preserve">42. </w:t>
      </w:r>
      <w:r>
        <w:tab/>
        <w:t>Heavner BD, Price ND. 2015. Transparency in metabolic network reconstruction enables scalable biological discovery. Curr Opin Biotechnol 34:105–109.</w:t>
      </w:r>
    </w:p>
    <w:p w14:paraId="74B36E9C" w14:textId="77777777" w:rsidR="00F865A1" w:rsidRDefault="00F865A1" w:rsidP="00F865A1">
      <w:pPr>
        <w:pStyle w:val="Bibliography"/>
      </w:pPr>
      <w:r>
        <w:t xml:space="preserve">43. </w:t>
      </w:r>
      <w:r>
        <w:tab/>
        <w:t>Kostromins A, Stalidzans E. 2012. Paint4Net: COBRA Toolbox extension for visualization of stoichiometric models of metabolism. Biosystems 109:233–239.</w:t>
      </w:r>
    </w:p>
    <w:p w14:paraId="22A74F15" w14:textId="77777777" w:rsidR="00F865A1" w:rsidRDefault="00F865A1" w:rsidP="00F865A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0791AE93" w14:textId="77777777" w:rsidR="00F865A1" w:rsidRDefault="00F865A1" w:rsidP="00F865A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7AE2FDFD" w14:textId="77777777" w:rsidR="00F865A1" w:rsidRDefault="00F865A1" w:rsidP="00F865A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7136C2C7" w14:textId="77777777" w:rsidR="00F865A1" w:rsidRDefault="00F865A1" w:rsidP="00F865A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5CDB2D79" w14:textId="77777777" w:rsidR="00F865A1" w:rsidRDefault="00F865A1" w:rsidP="00F865A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F6C6B6C" w14:textId="77777777" w:rsidR="00F865A1" w:rsidRDefault="00F865A1" w:rsidP="00F865A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5D6200B9" w14:textId="77777777" w:rsidR="00F865A1" w:rsidRDefault="00F865A1" w:rsidP="00F865A1">
      <w:pPr>
        <w:pStyle w:val="Bibliography"/>
      </w:pPr>
      <w:r>
        <w:t xml:space="preserve">50. </w:t>
      </w:r>
      <w:r>
        <w:tab/>
        <w:t>Matthews BW. 1975. Comparison of the predicted and observed secondary structure of T4 phage lysozyme. Biochim Biophys Acta BBA - Protein Struct 405:442–451.</w:t>
      </w:r>
    </w:p>
    <w:p w14:paraId="13C2A807" w14:textId="77777777" w:rsidR="00F865A1" w:rsidRDefault="00F865A1" w:rsidP="00F865A1">
      <w:pPr>
        <w:pStyle w:val="Bibliography"/>
      </w:pPr>
      <w:r>
        <w:t xml:space="preserve">51. </w:t>
      </w:r>
      <w:r>
        <w:tab/>
        <w:t>Flamholz A, Noor E, Bar-Even A, Milo R. 2011. eQuilibrator—the biochemical thermodynamics calculator. Nucleic Acids Res gkr874.</w:t>
      </w:r>
    </w:p>
    <w:p w14:paraId="2DB4E0D2" w14:textId="77777777" w:rsidR="00F865A1" w:rsidRDefault="00F865A1" w:rsidP="00F865A1">
      <w:pPr>
        <w:pStyle w:val="Bibliography"/>
      </w:pPr>
      <w:r>
        <w:t xml:space="preserve">52. </w:t>
      </w:r>
      <w:r>
        <w:tab/>
        <w:t>Jankowski MD, Henry CS, Broadbelt LJ, Hatzimanikatis V. 2008. Group Contribution Method for Thermodynamic Analysis of Complex Metabolic Networks. Biophys J 95:1487–1499.</w:t>
      </w:r>
    </w:p>
    <w:p w14:paraId="0F21AEAF" w14:textId="77777777" w:rsidR="00F865A1" w:rsidRDefault="00F865A1" w:rsidP="00F865A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1A37339D" w14:textId="77777777" w:rsidR="00F865A1" w:rsidRDefault="00F865A1" w:rsidP="00F865A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2C3BED0" w14:textId="77777777" w:rsidR="00F865A1" w:rsidRDefault="00F865A1" w:rsidP="00F865A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A7C14EB" w14:textId="77777777" w:rsidR="00F865A1" w:rsidRDefault="00F865A1" w:rsidP="00F865A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453B4FAA" w14:textId="77777777" w:rsidR="00F865A1" w:rsidRDefault="00F865A1" w:rsidP="00F865A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0F6C13DD" w14:textId="77777777" w:rsidR="00F865A1" w:rsidRDefault="00F865A1" w:rsidP="00F865A1">
      <w:pPr>
        <w:pStyle w:val="Bibliography"/>
      </w:pPr>
      <w:r>
        <w:t xml:space="preserve">58. </w:t>
      </w:r>
      <w:r>
        <w:tab/>
        <w:t>Thauer RK. 2012. The Wolfe cycle comes full circle. Proc Natl Acad Sci 109:15084–15085.</w:t>
      </w:r>
    </w:p>
    <w:p w14:paraId="4042B65D" w14:textId="77777777" w:rsidR="00F865A1" w:rsidRDefault="00F865A1" w:rsidP="00F865A1">
      <w:pPr>
        <w:pStyle w:val="Bibliography"/>
      </w:pPr>
      <w:r>
        <w:t xml:space="preserve">59. </w:t>
      </w:r>
      <w:r>
        <w:tab/>
        <w:t xml:space="preserve">Setzke E, Hedderich R, Heiden S, Thauer RK. 1994. H2: heterodisulfide oxidoreductase complex from </w:t>
      </w:r>
      <w:r>
        <w:rPr>
          <w:i/>
          <w:iCs/>
        </w:rPr>
        <w:t>Methanobacterium thermoautotrophicum</w:t>
      </w:r>
      <w:r>
        <w:t>. Eur J Biochem 220:139–148.</w:t>
      </w:r>
    </w:p>
    <w:p w14:paraId="5A5AE6A6" w14:textId="77777777" w:rsidR="00F865A1" w:rsidRDefault="00F865A1" w:rsidP="00F865A1">
      <w:pPr>
        <w:pStyle w:val="Bibliography"/>
      </w:pPr>
      <w:r>
        <w:t xml:space="preserve">60. </w:t>
      </w:r>
      <w:r>
        <w:tab/>
        <w:t>Thauer RK, Kaster A-K, Seedorf H, Buckel W, Hedderich R. 2008. Methanogenic archaea: ecologically relevant differences in energy conservation. Nat Rev Microbiol 6:579–591.</w:t>
      </w:r>
    </w:p>
    <w:p w14:paraId="6C4F587A" w14:textId="77777777" w:rsidR="00F865A1" w:rsidRDefault="00F865A1" w:rsidP="00F865A1">
      <w:pPr>
        <w:pStyle w:val="Bibliography"/>
      </w:pPr>
      <w:r>
        <w:t xml:space="preserve">61. </w:t>
      </w:r>
      <w:r>
        <w:tab/>
        <w:t>Hedderich R, Thauer RK. 1988. Methanobacterium thermoautotrophicum contains a soluble enzyme system that specifically catalyzes the reduction of the heterodisulfide of coenzyme M and 7-mercaptoheptanoylthreonine phosphate with H2. FEBS Lett 234:223–227.</w:t>
      </w:r>
    </w:p>
    <w:p w14:paraId="3B0228EC" w14:textId="77777777" w:rsidR="00F865A1" w:rsidRDefault="00F865A1" w:rsidP="00F865A1">
      <w:pPr>
        <w:pStyle w:val="Bibliography"/>
      </w:pPr>
      <w:r>
        <w:t xml:space="preserve">62. </w:t>
      </w:r>
      <w:r>
        <w:tab/>
        <w:t>Nitschke W, Russell MJ. 2012. Redox bifurcations: Mechanisms and importance to life now, and at its origin. BioEssays 34:106–109.</w:t>
      </w:r>
    </w:p>
    <w:p w14:paraId="5CE8AF16" w14:textId="77777777" w:rsidR="00F865A1" w:rsidRDefault="00F865A1" w:rsidP="00F865A1">
      <w:pPr>
        <w:pStyle w:val="Bibliography"/>
      </w:pPr>
      <w:r>
        <w:t xml:space="preserve">63. </w:t>
      </w:r>
      <w:r>
        <w:tab/>
        <w:t>Herrmann G, Jayamani E, Mai G, Buckel W. 2008. Energy Conservation via Electron-Transferring Flavoprotein in Anaerobic Bacteria. J Bacteriol 190:784–791.</w:t>
      </w:r>
    </w:p>
    <w:p w14:paraId="6591D886" w14:textId="77777777" w:rsidR="00F865A1" w:rsidRDefault="00F865A1" w:rsidP="00F865A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2C7E59" w14:textId="77777777" w:rsidR="00F865A1" w:rsidRDefault="00F865A1" w:rsidP="00F865A1">
      <w:pPr>
        <w:pStyle w:val="Bibliography"/>
      </w:pPr>
      <w:r>
        <w:lastRenderedPageBreak/>
        <w:t xml:space="preserve">65. </w:t>
      </w:r>
      <w:r>
        <w:tab/>
        <w:t>Shieh JS, Whitman WB. 1987. Pathway of acetate assimilation in autotrophic and heterotrophic methanococci. J Bacteriol 169:5327–5329.</w:t>
      </w:r>
    </w:p>
    <w:p w14:paraId="70F7E4DC" w14:textId="77777777" w:rsidR="00F865A1" w:rsidRDefault="00F865A1" w:rsidP="00F865A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7113C587" w14:textId="77777777" w:rsidR="00F865A1" w:rsidRDefault="00F865A1" w:rsidP="00F865A1">
      <w:pPr>
        <w:pStyle w:val="Bibliography"/>
      </w:pPr>
      <w:r>
        <w:t xml:space="preserve">67. </w:t>
      </w:r>
      <w:r>
        <w:tab/>
        <w:t>DiMarco AA, Bobik TA, Wolfe RS. 1990. Unusual coenzymes of methanogenesis. Annu Rev Biochem 59:355–394.</w:t>
      </w:r>
    </w:p>
    <w:p w14:paraId="1E8DC4C1" w14:textId="77777777" w:rsidR="00F865A1" w:rsidRDefault="00F865A1" w:rsidP="00F865A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3FC1EB91" w14:textId="77777777" w:rsidR="00F865A1" w:rsidRDefault="00F865A1" w:rsidP="00F865A1">
      <w:pPr>
        <w:pStyle w:val="Bibliography"/>
      </w:pPr>
      <w:r>
        <w:t xml:space="preserve">69. </w:t>
      </w:r>
      <w:r>
        <w:tab/>
        <w:t>Jain S, Caforio A, Driessen AJM. 2014. Biosynthesis of archaeal membrane ether lipids. Front Microbiol 5.</w:t>
      </w:r>
    </w:p>
    <w:p w14:paraId="0D76F025" w14:textId="77777777" w:rsidR="00F865A1" w:rsidRDefault="00F865A1" w:rsidP="00F865A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26E78672" w14:textId="77777777" w:rsidR="00F865A1" w:rsidRDefault="00F865A1" w:rsidP="00F865A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1B1D9670" w14:textId="77777777" w:rsidR="00F865A1" w:rsidRDefault="00F865A1" w:rsidP="00F865A1">
      <w:pPr>
        <w:pStyle w:val="Bibliography"/>
      </w:pPr>
      <w:r>
        <w:t xml:space="preserve">72. </w:t>
      </w:r>
      <w:r>
        <w:tab/>
        <w:t>Liu Y, Beer LL, Whitman WB. 2012. Methanogens: a window into ancient sulfur metabolism. Trends Microbiol 20:251–258.</w:t>
      </w:r>
    </w:p>
    <w:p w14:paraId="5921040D" w14:textId="77777777" w:rsidR="00F865A1" w:rsidRDefault="00F865A1" w:rsidP="00F865A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62A55DDB" w14:textId="77777777" w:rsidR="00F865A1" w:rsidRDefault="00F865A1" w:rsidP="00F865A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7D0E936A" w14:textId="77777777" w:rsidR="00F865A1" w:rsidRDefault="00F865A1" w:rsidP="00F865A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333A4930" w14:textId="77777777" w:rsidR="00F865A1" w:rsidRDefault="00F865A1" w:rsidP="00F865A1">
      <w:pPr>
        <w:pStyle w:val="Bibliography"/>
      </w:pPr>
      <w:r>
        <w:t xml:space="preserve">76. </w:t>
      </w:r>
      <w:r>
        <w:tab/>
        <w:t>Heavner BD, Price ND. 2015. Comparative Analysis of Yeast Metabolic Network Models Highlights Progress, Opportunities for Metabolic Reconstruction. PLoS Comput Biol 11:e1004530.</w:t>
      </w:r>
    </w:p>
    <w:p w14:paraId="5E167DB1" w14:textId="77777777" w:rsidR="00F865A1" w:rsidRDefault="00F865A1" w:rsidP="00F865A1">
      <w:pPr>
        <w:pStyle w:val="Bibliography"/>
      </w:pPr>
      <w:r>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7C936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155E90">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Metabolites: Fd</w:t>
      </w:r>
      <w:r w:rsidR="00EF728B" w:rsidRPr="00EF728B">
        <w:rPr>
          <w:sz w:val="20"/>
          <w:szCs w:val="20"/>
          <w:vertAlign w:val="subscript"/>
        </w:rPr>
        <w:t>rd</w:t>
      </w:r>
      <w:r w:rsidR="00EF728B">
        <w:rPr>
          <w:sz w:val="20"/>
          <w:szCs w:val="20"/>
        </w:rPr>
        <w:t>, reduced ferredoxin; Fd</w:t>
      </w:r>
      <w:r w:rsidR="00EF728B" w:rsidRPr="00EF728B">
        <w:rPr>
          <w:sz w:val="20"/>
          <w:szCs w:val="20"/>
          <w:vertAlign w:val="subscript"/>
        </w:rPr>
        <w:t>ox</w:t>
      </w:r>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r w:rsidR="001426E4">
        <w:rPr>
          <w:sz w:val="20"/>
          <w:szCs w:val="20"/>
        </w:rPr>
        <w:t xml:space="preserve">Fwd, </w:t>
      </w:r>
      <w:r w:rsidR="00AD0737">
        <w:rPr>
          <w:sz w:val="20"/>
          <w:szCs w:val="20"/>
        </w:rPr>
        <w:t>formylmethanofuran dehydrogenase</w:t>
      </w:r>
      <w:r w:rsidR="00071D75">
        <w:rPr>
          <w:sz w:val="20"/>
          <w:szCs w:val="20"/>
        </w:rPr>
        <w:t xml:space="preserve">; Ftr, </w:t>
      </w:r>
      <w:r w:rsidR="00AD0737">
        <w:rPr>
          <w:sz w:val="20"/>
          <w:szCs w:val="20"/>
        </w:rPr>
        <w:t>formylmethanofuran/H</w:t>
      </w:r>
      <w:r w:rsidR="00AD0737" w:rsidRPr="00EF728B">
        <w:rPr>
          <w:sz w:val="20"/>
          <w:szCs w:val="20"/>
          <w:vertAlign w:val="subscript"/>
        </w:rPr>
        <w:t>4</w:t>
      </w:r>
      <w:r w:rsidR="00AD0737">
        <w:rPr>
          <w:sz w:val="20"/>
          <w:szCs w:val="20"/>
        </w:rPr>
        <w:t>MPT formyl transferase</w:t>
      </w:r>
      <w:r w:rsidR="00071D75">
        <w:rPr>
          <w:sz w:val="20"/>
          <w:szCs w:val="20"/>
        </w:rPr>
        <w:t xml:space="preserve">; Mch, </w:t>
      </w:r>
      <w:r w:rsidR="00AD0737">
        <w:rPr>
          <w:sz w:val="20"/>
          <w:szCs w:val="20"/>
        </w:rPr>
        <w:t>methenyl-H</w:t>
      </w:r>
      <w:r w:rsidR="00AD0737" w:rsidRPr="00EF728B">
        <w:rPr>
          <w:sz w:val="20"/>
          <w:szCs w:val="20"/>
          <w:vertAlign w:val="subscript"/>
        </w:rPr>
        <w:t>4</w:t>
      </w:r>
      <w:r w:rsidR="00AD0737">
        <w:rPr>
          <w:sz w:val="20"/>
          <w:szCs w:val="20"/>
        </w:rPr>
        <w:t>MPT cyclohydrolase</w:t>
      </w:r>
      <w:r w:rsidR="00071D75">
        <w:rPr>
          <w:sz w:val="20"/>
          <w:szCs w:val="20"/>
        </w:rPr>
        <w:t xml:space="preserve">; Hmd,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Mtd,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r w:rsidR="00800E69">
        <w:rPr>
          <w:sz w:val="20"/>
          <w:szCs w:val="20"/>
        </w:rPr>
        <w:t>Mer, methylene-H</w:t>
      </w:r>
      <w:r w:rsidR="00800E69" w:rsidRPr="00800E69">
        <w:rPr>
          <w:sz w:val="20"/>
          <w:szCs w:val="20"/>
          <w:vertAlign w:val="subscript"/>
        </w:rPr>
        <w:t>4</w:t>
      </w:r>
      <w:r w:rsidR="00800E69">
        <w:rPr>
          <w:sz w:val="20"/>
          <w:szCs w:val="20"/>
        </w:rPr>
        <w:t xml:space="preserve">MPT reductase; </w:t>
      </w:r>
      <w:r w:rsidR="00071D75">
        <w:rPr>
          <w:sz w:val="20"/>
          <w:szCs w:val="20"/>
        </w:rPr>
        <w:t xml:space="preserve">Mtr,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Mcr, </w:t>
      </w:r>
      <w:r w:rsidR="00AD0737">
        <w:rPr>
          <w:sz w:val="20"/>
          <w:szCs w:val="20"/>
        </w:rPr>
        <w:t>methyl coenzyme M reductase</w:t>
      </w:r>
      <w:r w:rsidR="00071D75">
        <w:rPr>
          <w:sz w:val="20"/>
          <w:szCs w:val="20"/>
        </w:rPr>
        <w:t xml:space="preserve">; Hdr, </w:t>
      </w:r>
      <w:r w:rsidR="00AD0737">
        <w:rPr>
          <w:sz w:val="20"/>
          <w:szCs w:val="20"/>
        </w:rPr>
        <w:t>heterodisulfide reductase</w:t>
      </w:r>
      <w:r w:rsidR="00071D75">
        <w:rPr>
          <w:sz w:val="20"/>
          <w:szCs w:val="20"/>
        </w:rPr>
        <w:t>;Eh</w:t>
      </w:r>
      <w:r w:rsidR="00EF728B">
        <w:rPr>
          <w:sz w:val="20"/>
          <w:szCs w:val="20"/>
        </w:rPr>
        <w:t>a/Ehb, energy-conserving hydrogenases</w:t>
      </w:r>
      <w:r w:rsidR="00071D75">
        <w:rPr>
          <w:sz w:val="20"/>
          <w:szCs w:val="20"/>
        </w:rPr>
        <w:t xml:space="preserve">; ATPS, </w:t>
      </w:r>
      <w:r w:rsidR="00EF728B">
        <w:rPr>
          <w:sz w:val="20"/>
          <w:szCs w:val="20"/>
        </w:rPr>
        <w:t>ATP-synthase</w:t>
      </w:r>
      <w:r w:rsidR="00071D75">
        <w:rPr>
          <w:sz w:val="20"/>
          <w:szCs w:val="20"/>
        </w:rPr>
        <w:t xml:space="preserve">; Fru, </w:t>
      </w:r>
      <w:r w:rsidR="00EF728B">
        <w:rPr>
          <w:sz w:val="20"/>
          <w:szCs w:val="20"/>
        </w:rPr>
        <w:t>F</w:t>
      </w:r>
      <w:r w:rsidR="00EF728B" w:rsidRPr="00EF728B">
        <w:rPr>
          <w:sz w:val="20"/>
          <w:szCs w:val="20"/>
          <w:vertAlign w:val="subscript"/>
        </w:rPr>
        <w:t>420</w:t>
      </w:r>
      <w:r w:rsidR="00EF728B">
        <w:rPr>
          <w:sz w:val="20"/>
          <w:szCs w:val="20"/>
        </w:rPr>
        <w:t>-reducing hydrogenase (selenocysteine-containing)</w:t>
      </w:r>
      <w:r w:rsidR="00071D75">
        <w:rPr>
          <w:sz w:val="20"/>
          <w:szCs w:val="20"/>
        </w:rPr>
        <w:t xml:space="preserve">; Frc.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As demonstrated, this scheme would require 2 cycles of Eha/Ehb in order to oxidize ferredoxin reduced by the CODH/ACS and Hdr reactions. By constraining the Eha/Ehb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Fd</w:t>
      </w:r>
      <w:r w:rsidR="00EE37D9" w:rsidRPr="00EF728B">
        <w:rPr>
          <w:sz w:val="20"/>
          <w:szCs w:val="20"/>
          <w:vertAlign w:val="subscript"/>
        </w:rPr>
        <w:t>rd</w:t>
      </w:r>
      <w:r w:rsidR="00EE37D9">
        <w:rPr>
          <w:sz w:val="20"/>
          <w:szCs w:val="20"/>
        </w:rPr>
        <w:t>, reduced ferredoxin; Fd</w:t>
      </w:r>
      <w:r w:rsidR="00EE37D9" w:rsidRPr="00EF728B">
        <w:rPr>
          <w:sz w:val="20"/>
          <w:szCs w:val="20"/>
          <w:vertAlign w:val="subscript"/>
        </w:rPr>
        <w:t>ox</w:t>
      </w:r>
      <w:r w:rsidR="00EE37D9">
        <w:rPr>
          <w:sz w:val="20"/>
          <w:szCs w:val="20"/>
        </w:rPr>
        <w:t xml:space="preserve">, oxidized ferredoxin ; MFR, methanofuran; </w:t>
      </w:r>
      <w:r w:rsidR="003C7B8C">
        <w:rPr>
          <w:sz w:val="20"/>
          <w:szCs w:val="20"/>
        </w:rPr>
        <w:t>HS</w:t>
      </w:r>
      <w:r w:rsidR="00EE37D9">
        <w:rPr>
          <w:sz w:val="20"/>
          <w:szCs w:val="20"/>
        </w:rPr>
        <w:t xml:space="preserve">CoM, coenzyme M; </w:t>
      </w:r>
      <w:r w:rsidR="003C7B8C">
        <w:rPr>
          <w:sz w:val="20"/>
          <w:szCs w:val="20"/>
        </w:rPr>
        <w:t>HS</w:t>
      </w:r>
      <w:r w:rsidR="00EE37D9">
        <w:rPr>
          <w:sz w:val="20"/>
          <w:szCs w:val="20"/>
        </w:rPr>
        <w:t>CoB, coenzyme B; F</w:t>
      </w:r>
      <w:r w:rsidR="00EE37D9" w:rsidRPr="00EF728B">
        <w:rPr>
          <w:sz w:val="20"/>
          <w:szCs w:val="20"/>
          <w:vertAlign w:val="subscript"/>
        </w:rPr>
        <w:t>420</w:t>
      </w:r>
      <w:r w:rsidR="00EE37D9">
        <w:rPr>
          <w:sz w:val="20"/>
          <w:szCs w:val="20"/>
        </w:rPr>
        <w:t xml:space="preserve">, coenzyme F420. Enzymes: CODH/ACS, carbon monoxide dehydrogenase/acetyl-CoA </w:t>
      </w:r>
      <w:r w:rsidR="00EE37D9">
        <w:rPr>
          <w:sz w:val="20"/>
          <w:szCs w:val="20"/>
        </w:rPr>
        <w:lastRenderedPageBreak/>
        <w:t>synthase complex; Mtr, methyl-H</w:t>
      </w:r>
      <w:r w:rsidR="00EE37D9" w:rsidRPr="00EF728B">
        <w:rPr>
          <w:sz w:val="20"/>
          <w:szCs w:val="20"/>
          <w:vertAlign w:val="subscript"/>
        </w:rPr>
        <w:t>4</w:t>
      </w:r>
      <w:r w:rsidR="00EE37D9">
        <w:rPr>
          <w:sz w:val="20"/>
          <w:szCs w:val="20"/>
        </w:rPr>
        <w:t xml:space="preserve">MPT coenzyme M methyltransferase; Mcr, methyl coenzyme M reductase; Hdr, heterodisulfide reductase;Eha/Ehb, energy-conserving hydrogenases; ATPS, ATP-synthase.  </w:t>
      </w:r>
    </w:p>
    <w:p w14:paraId="0F28A786" w14:textId="77777777" w:rsidR="0098443E" w:rsidRDefault="00D808B7" w:rsidP="0044640F">
      <w:pPr>
        <w:keepNext/>
      </w:pPr>
      <w:r w:rsidRPr="00172A43">
        <w:rPr>
          <w:noProof/>
        </w:rPr>
        <w:drawing>
          <wp:inline distT="0" distB="0" distL="0" distR="0" wp14:anchorId="3BAF76E7" wp14:editId="34BD2BFA">
            <wp:extent cx="9796018" cy="6243602"/>
            <wp:effectExtent l="4445"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16200000">
                      <a:off x="0" y="0"/>
                      <a:ext cx="9813608" cy="6254813"/>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1D20258D" w:rsidR="0098443E" w:rsidRDefault="0098443E" w:rsidP="000B43BF">
      <w:pPr>
        <w:pStyle w:val="Caption"/>
        <w:rPr>
          <w:b w:val="0"/>
          <w:color w:val="auto"/>
          <w:sz w:val="20"/>
          <w:szCs w:val="20"/>
        </w:rPr>
      </w:pPr>
      <w:commentRangeStart w:id="30"/>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w:t>
      </w:r>
      <w:r w:rsidR="00B503C9">
        <w:rPr>
          <w:b w:val="0"/>
          <w:color w:val="auto"/>
          <w:sz w:val="20"/>
          <w:szCs w:val="20"/>
        </w:rPr>
        <w:t>Both</w:t>
      </w:r>
      <w:r w:rsidR="00D808B7" w:rsidRPr="00172A43">
        <w:rPr>
          <w:b w:val="0"/>
          <w:color w:val="auto"/>
          <w:sz w:val="20"/>
          <w:szCs w:val="20"/>
        </w:rPr>
        <w:t xml:space="preserve"> of the outlying points are predicted to grow </w:t>
      </w:r>
      <w:proofErr w:type="gramStart"/>
      <w:r w:rsidR="00D808B7" w:rsidRPr="00172A43">
        <w:rPr>
          <w:b w:val="0"/>
          <w:color w:val="auto"/>
          <w:sz w:val="20"/>
          <w:szCs w:val="20"/>
        </w:rPr>
        <w:t>to</w:t>
      </w:r>
      <w:proofErr w:type="gramEnd"/>
      <w:r w:rsidR="00D808B7" w:rsidRPr="00172A43">
        <w:rPr>
          <w:b w:val="0"/>
          <w:color w:val="auto"/>
          <w:sz w:val="20"/>
          <w:szCs w:val="20"/>
        </w:rPr>
        <w:t xml:space="preserve"> higher than measured growth yields.</w:t>
      </w:r>
      <w:commentRangeEnd w:id="30"/>
      <w:r w:rsidR="00F532DD">
        <w:rPr>
          <w:rStyle w:val="CommentReference"/>
          <w:rFonts w:ascii="Calibri" w:hAnsi="Calibri"/>
          <w:b w:val="0"/>
          <w:bCs w:val="0"/>
          <w:color w:val="auto"/>
        </w:rPr>
        <w:commentReference w:id="30"/>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mtd</w:t>
            </w:r>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w:t>
            </w:r>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uA</w:t>
            </w:r>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fruA</w:t>
            </w:r>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vhcAU∆vhuA</w:t>
            </w:r>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ehbF</w:t>
            </w:r>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155E90">
      <w:footerReference w:type="default" r:id="rId16"/>
      <w:pgSz w:w="19120" w:h="24740"/>
      <w:pgMar w:top="1440" w:right="1440" w:bottom="1440" w:left="1440" w:header="720" w:footer="720" w:gutter="0"/>
      <w:lnNumType w:countBy="1" w:restart="continuous"/>
      <w:cols w:space="720"/>
      <w:docGrid w:linePitch="360"/>
      <w:printerSettings r:id="rId17"/>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F73370" w:rsidRDefault="00F73370">
      <w:pPr>
        <w:pStyle w:val="CommentText"/>
      </w:pPr>
      <w:r>
        <w:rPr>
          <w:rStyle w:val="CommentReference"/>
        </w:rPr>
        <w:annotationRef/>
      </w:r>
      <w:r>
        <w:t xml:space="preserve">Pending what Steve thinks; in any case, I’m deeply appreciative of his suggested edits and have strived to incorporate most of them. </w:t>
      </w:r>
    </w:p>
  </w:comment>
  <w:comment w:id="2" w:author="Administrator" w:date="2016-06-20T10:56:00Z" w:initials="A">
    <w:p w14:paraId="1A92F82F" w14:textId="2ACC4D85" w:rsidR="00F73370" w:rsidRDefault="00F73370">
      <w:pPr>
        <w:pStyle w:val="CommentText"/>
      </w:pPr>
      <w:r>
        <w:rPr>
          <w:rStyle w:val="CommentReference"/>
        </w:rPr>
        <w:annotationRef/>
      </w:r>
      <w:r>
        <w:t>I added this teeny bit to hint at the shortcomings of the other model, but I could certainly expand a bit and be more blunt.</w:t>
      </w:r>
    </w:p>
  </w:comment>
  <w:comment w:id="1" w:author="John Leigh" w:date="2016-06-20T13:17:00Z" w:initials="JL">
    <w:p w14:paraId="0A393E0A" w14:textId="02F64299" w:rsidR="00F73370" w:rsidRDefault="00F73370">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F73370" w:rsidRDefault="00F73370">
      <w:pPr>
        <w:pStyle w:val="CommentText"/>
      </w:pPr>
    </w:p>
    <w:p w14:paraId="310A0BDC" w14:textId="29223AF3" w:rsidR="00F73370" w:rsidRDefault="00F73370">
      <w:pPr>
        <w:pStyle w:val="CommentText"/>
      </w:pPr>
      <w:r w:rsidRPr="00DD6CD3">
        <w:rPr>
          <w:b/>
        </w:rPr>
        <w:t>NP</w:t>
      </w:r>
      <w:r>
        <w:t>:  Yes, we should make these distinctions crystal clear in the cover letter.  The first reconstruction had many serious deficiencies.</w:t>
      </w:r>
    </w:p>
    <w:p w14:paraId="2512EC5E" w14:textId="77777777" w:rsidR="00F73370" w:rsidRDefault="00F73370">
      <w:pPr>
        <w:pStyle w:val="CommentText"/>
      </w:pPr>
    </w:p>
    <w:p w14:paraId="0BBFA140" w14:textId="4AFC25D8" w:rsidR="00F73370" w:rsidRDefault="00F73370">
      <w:pPr>
        <w:pStyle w:val="CommentText"/>
        <w:rPr>
          <w:b/>
        </w:rPr>
      </w:pPr>
      <w:r>
        <w:rPr>
          <w:b/>
        </w:rPr>
        <w:t xml:space="preserve">MR: Got it; I’m inclined to err on the kind side here and explain the deficiencies in the cover letter. </w:t>
      </w:r>
    </w:p>
    <w:p w14:paraId="5DC8F046" w14:textId="77777777" w:rsidR="00F73370" w:rsidRDefault="00F73370">
      <w:pPr>
        <w:pStyle w:val="CommentText"/>
        <w:rPr>
          <w:b/>
        </w:rPr>
      </w:pPr>
    </w:p>
    <w:p w14:paraId="566EB944" w14:textId="78556D66" w:rsidR="00F73370" w:rsidRDefault="00F73370">
      <w:pPr>
        <w:pStyle w:val="CommentText"/>
      </w:pPr>
      <w:r>
        <w:rPr>
          <w:b/>
        </w:rPr>
        <w:t xml:space="preserve">NP:  </w:t>
      </w:r>
      <w:r w:rsidRPr="008F7026">
        <w:t>I agree</w:t>
      </w:r>
    </w:p>
    <w:p w14:paraId="6DFF52A2" w14:textId="77777777" w:rsidR="00F73370" w:rsidRDefault="00F73370">
      <w:pPr>
        <w:pStyle w:val="CommentText"/>
      </w:pPr>
    </w:p>
    <w:p w14:paraId="59D60B12" w14:textId="110308A6" w:rsidR="00F73370" w:rsidRPr="00C45463" w:rsidRDefault="00F73370">
      <w:pPr>
        <w:pStyle w:val="CommentText"/>
        <w:rPr>
          <w:b/>
        </w:rPr>
      </w:pPr>
      <w:r w:rsidRPr="00564CBD">
        <w:rPr>
          <w:b/>
        </w:rPr>
        <w:t>SWR</w:t>
      </w:r>
      <w:r>
        <w:t xml:space="preserve">: I think that it is important to include at least the major deficiencies of the prior study in this paper. The reader would need to know why they should be reading this paper and what they should be wary about from the earlier work. It’s covered somewhat in the next paragraph, however, not explicitly. It doesn’t need to be done in a David vs Goliath type discussion, just an objective description of what you have found was incorrect and limiting. </w:t>
      </w:r>
    </w:p>
  </w:comment>
  <w:comment w:id="3" w:author="John Leigh" w:date="2016-06-20T13:48:00Z" w:initials="JL">
    <w:p w14:paraId="5B7BC31A" w14:textId="65A6876D" w:rsidR="00F73370" w:rsidRDefault="00F73370">
      <w:pPr>
        <w:pStyle w:val="CommentText"/>
      </w:pPr>
      <w:r>
        <w:rPr>
          <w:rStyle w:val="CommentReference"/>
        </w:rPr>
        <w:annotationRef/>
      </w:r>
      <w:r>
        <w:t>I agree that these are the most glaring deficiencies of the previous model, so you do state it here while still being polite.</w:t>
      </w:r>
    </w:p>
  </w:comment>
  <w:comment w:id="4" w:author="John Leigh" w:date="2016-06-20T14:43:00Z" w:initials="JL">
    <w:p w14:paraId="029383D7" w14:textId="491C51BD" w:rsidR="00F73370" w:rsidRDefault="00F73370">
      <w:pPr>
        <w:pStyle w:val="CommentText"/>
      </w:pPr>
      <w:r>
        <w:rPr>
          <w:rStyle w:val="CommentReference"/>
        </w:rPr>
        <w:annotationRef/>
      </w:r>
      <w:r>
        <w:t>I have to admit I do not understand this very well.  There is nothing said in the results section on the effect of including free energy calculations.  In the supplemental table I see mostly zeros and a few values for exchange reactions but I don’t understand why this is the case.  Is there any allowance made for different concentrations of substrates and products?  Critically, for methanogens H2 concentrations are often very low in their natural environments.</w:t>
      </w:r>
    </w:p>
  </w:comment>
  <w:comment w:id="5" w:author="T L" w:date="2016-06-20T15:42:00Z" w:initials="TL">
    <w:p w14:paraId="63F1E1F5" w14:textId="169434D3" w:rsidR="00F73370" w:rsidRDefault="00F73370">
      <w:pPr>
        <w:pStyle w:val="CommentText"/>
      </w:pPr>
      <w:r>
        <w:rPr>
          <w:rStyle w:val="CommentReference"/>
        </w:rPr>
        <w:annotationRef/>
      </w:r>
      <w:r>
        <w:t>Change this to 8656xg which will be the relative centrifugal force.</w:t>
      </w:r>
    </w:p>
  </w:comment>
  <w:comment w:id="6" w:author="Administrator" w:date="2016-05-16T15:27:00Z" w:initials="A">
    <w:p w14:paraId="7949D5C1" w14:textId="5FAA36C5" w:rsidR="00F73370" w:rsidRDefault="00F73370">
      <w:pPr>
        <w:pStyle w:val="CommentText"/>
      </w:pPr>
      <w:r>
        <w:rPr>
          <w:rStyle w:val="CommentReference"/>
        </w:rPr>
        <w:annotationRef/>
      </w:r>
      <w:r>
        <w:t xml:space="preserve">Note to myself to double check all these numbers and those in Table 1 before submitting. </w:t>
      </w:r>
    </w:p>
  </w:comment>
  <w:comment w:id="9" w:author="Administrator" w:date="2016-05-02T15:25:00Z" w:initials="A">
    <w:p w14:paraId="78720AD7" w14:textId="67711BD2" w:rsidR="00F73370" w:rsidRDefault="00F73370">
      <w:pPr>
        <w:pStyle w:val="CommentText"/>
      </w:pPr>
      <w:r>
        <w:rPr>
          <w:rStyle w:val="CommentReference"/>
        </w:rPr>
        <w:annotationRef/>
      </w:r>
      <w:r>
        <w:t>This is a review article, but I think it’s probably the most relevant reference here</w:t>
      </w:r>
    </w:p>
  </w:comment>
  <w:comment w:id="10" w:author="John Leigh" w:date="2016-06-20T14:20:00Z" w:initials="JL">
    <w:p w14:paraId="204C8F7F" w14:textId="1610C307" w:rsidR="00F73370" w:rsidRDefault="00F73370">
      <w:pPr>
        <w:pStyle w:val="CommentText"/>
      </w:pPr>
      <w:r>
        <w:rPr>
          <w:rStyle w:val="CommentReference"/>
        </w:rPr>
        <w:annotationRef/>
      </w:r>
      <w:r>
        <w:t>More accurate to say “include”, since there are a few ATP-hydrolyzing reactions in biosynthetic pathways that are depicted in metabolism?</w:t>
      </w:r>
    </w:p>
  </w:comment>
  <w:comment w:id="13" w:author="Administrator" w:date="2016-05-23T13:57:00Z" w:initials="A">
    <w:p w14:paraId="112390CA" w14:textId="77777777" w:rsidR="00F73370" w:rsidRDefault="00F73370">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F73370" w:rsidRDefault="00F73370">
      <w:pPr>
        <w:pStyle w:val="CommentText"/>
      </w:pPr>
    </w:p>
    <w:p w14:paraId="3D2DFE3E" w14:textId="77777777" w:rsidR="00F73370" w:rsidRDefault="00F73370">
      <w:pPr>
        <w:pStyle w:val="CommentText"/>
      </w:pPr>
      <w:r>
        <w:t>NP:  I do see your point, but I think this is better in the discussion.</w:t>
      </w:r>
    </w:p>
    <w:p w14:paraId="7DBA007C" w14:textId="77777777" w:rsidR="00F73370" w:rsidRDefault="00F73370">
      <w:pPr>
        <w:pStyle w:val="CommentText"/>
      </w:pPr>
    </w:p>
    <w:p w14:paraId="5332D45D" w14:textId="1A9ED7F6" w:rsidR="00F73370" w:rsidRPr="0053307D" w:rsidRDefault="00F73370">
      <w:pPr>
        <w:pStyle w:val="CommentText"/>
        <w:rPr>
          <w:b/>
        </w:rPr>
      </w:pPr>
      <w:r>
        <w:rPr>
          <w:b/>
        </w:rPr>
        <w:t xml:space="preserve">MR: Is there any concern that by moving this to discussion, I risk the MCC value being completely without context? I can see where this comes off as discussion-esque, but to me it seems more like properly framing the results rather than drawing conclusions from them. </w:t>
      </w:r>
    </w:p>
  </w:comment>
  <w:comment w:id="20" w:author="T L" w:date="2016-06-21T00:17:00Z" w:initials="TL">
    <w:p w14:paraId="14261622" w14:textId="5179418E" w:rsidR="00F73370" w:rsidRDefault="00F73370">
      <w:pPr>
        <w:pStyle w:val="CommentText"/>
      </w:pPr>
      <w:r>
        <w:rPr>
          <w:rStyle w:val="CommentReference"/>
        </w:rPr>
        <w:annotationRef/>
      </w:r>
      <w:r>
        <w:t>I might be misreading this but I think we may want a slightly better explanation.</w:t>
      </w:r>
    </w:p>
  </w:comment>
  <w:comment w:id="29" w:author="John Leigh" w:date="2016-06-20T14:50:00Z" w:initials="JL">
    <w:p w14:paraId="10E9E406" w14:textId="66EBBABF" w:rsidR="00F73370" w:rsidRDefault="00F73370">
      <w:pPr>
        <w:pStyle w:val="CommentText"/>
      </w:pPr>
      <w:r>
        <w:rPr>
          <w:rStyle w:val="CommentReference"/>
        </w:rPr>
        <w:annotationRef/>
      </w:r>
      <w:r>
        <w:t>Need to acknowledge funding.</w:t>
      </w:r>
    </w:p>
  </w:comment>
  <w:comment w:id="30" w:author="John Leigh" w:date="2016-06-20T14:21:00Z" w:initials="JL">
    <w:p w14:paraId="10326734" w14:textId="39ED48FE" w:rsidR="00F73370" w:rsidRDefault="00F73370">
      <w:pPr>
        <w:pStyle w:val="CommentText"/>
      </w:pPr>
      <w:r>
        <w:rPr>
          <w:rStyle w:val="CommentReference"/>
        </w:rPr>
        <w:annotationRef/>
      </w:r>
      <w:r>
        <w:t>Is the label missing on the Y-ax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2A914" w14:textId="77777777" w:rsidR="00F73370" w:rsidRDefault="00F73370" w:rsidP="00516D83">
      <w:pPr>
        <w:spacing w:after="0" w:line="240" w:lineRule="auto"/>
      </w:pPr>
      <w:r>
        <w:separator/>
      </w:r>
    </w:p>
  </w:endnote>
  <w:endnote w:type="continuationSeparator" w:id="0">
    <w:p w14:paraId="13DEB00B" w14:textId="77777777" w:rsidR="00F73370" w:rsidRDefault="00F73370"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F73370" w:rsidRDefault="00F73370">
    <w:pPr>
      <w:pStyle w:val="Footer"/>
      <w:jc w:val="center"/>
    </w:pPr>
    <w:r>
      <w:fldChar w:fldCharType="begin"/>
    </w:r>
    <w:r>
      <w:instrText xml:space="preserve"> PAGE   \* MERGEFORMAT </w:instrText>
    </w:r>
    <w:r>
      <w:fldChar w:fldCharType="separate"/>
    </w:r>
    <w:r w:rsidR="00C855BB">
      <w:rPr>
        <w:noProof/>
      </w:rPr>
      <w:t>11</w:t>
    </w:r>
    <w:r>
      <w:rPr>
        <w:noProof/>
      </w:rPr>
      <w:fldChar w:fldCharType="end"/>
    </w:r>
  </w:p>
  <w:p w14:paraId="45C11215" w14:textId="77777777" w:rsidR="00F73370" w:rsidRDefault="00F733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6CDA86" w14:textId="77777777" w:rsidR="00F73370" w:rsidRDefault="00F73370" w:rsidP="00516D83">
      <w:pPr>
        <w:spacing w:after="0" w:line="240" w:lineRule="auto"/>
      </w:pPr>
      <w:r>
        <w:separator/>
      </w:r>
    </w:p>
  </w:footnote>
  <w:footnote w:type="continuationSeparator" w:id="0">
    <w:p w14:paraId="17C2C9BF" w14:textId="77777777" w:rsidR="00F73370" w:rsidRDefault="00F73370"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5E90"/>
    <w:rsid w:val="00156A1D"/>
    <w:rsid w:val="00157F87"/>
    <w:rsid w:val="001637CD"/>
    <w:rsid w:val="001657E5"/>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5649D"/>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0B39"/>
    <w:rsid w:val="002A1B75"/>
    <w:rsid w:val="002A1DF2"/>
    <w:rsid w:val="002A6145"/>
    <w:rsid w:val="002C132E"/>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3E03"/>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D71E7"/>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42C"/>
    <w:rsid w:val="00531633"/>
    <w:rsid w:val="0053307D"/>
    <w:rsid w:val="00535032"/>
    <w:rsid w:val="005439A6"/>
    <w:rsid w:val="00546886"/>
    <w:rsid w:val="005519FA"/>
    <w:rsid w:val="005523FE"/>
    <w:rsid w:val="00552A03"/>
    <w:rsid w:val="00552DFC"/>
    <w:rsid w:val="00555D72"/>
    <w:rsid w:val="00556F79"/>
    <w:rsid w:val="00557844"/>
    <w:rsid w:val="00560B11"/>
    <w:rsid w:val="00563757"/>
    <w:rsid w:val="00564CBD"/>
    <w:rsid w:val="005652C8"/>
    <w:rsid w:val="00571211"/>
    <w:rsid w:val="00571C2A"/>
    <w:rsid w:val="00571EEA"/>
    <w:rsid w:val="00576333"/>
    <w:rsid w:val="00576913"/>
    <w:rsid w:val="005814A5"/>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6337"/>
    <w:rsid w:val="00681980"/>
    <w:rsid w:val="00691F9C"/>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694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B77"/>
    <w:rsid w:val="007A7ECA"/>
    <w:rsid w:val="007B1B8D"/>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C36F6"/>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480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627"/>
    <w:rsid w:val="00B25F12"/>
    <w:rsid w:val="00B273EF"/>
    <w:rsid w:val="00B36C33"/>
    <w:rsid w:val="00B37EA1"/>
    <w:rsid w:val="00B4022C"/>
    <w:rsid w:val="00B42019"/>
    <w:rsid w:val="00B42562"/>
    <w:rsid w:val="00B47A20"/>
    <w:rsid w:val="00B503C9"/>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8DC"/>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17CF"/>
    <w:rsid w:val="00C82E52"/>
    <w:rsid w:val="00C84DA4"/>
    <w:rsid w:val="00C855BB"/>
    <w:rsid w:val="00C91990"/>
    <w:rsid w:val="00C96BB0"/>
    <w:rsid w:val="00CA1420"/>
    <w:rsid w:val="00CA15A3"/>
    <w:rsid w:val="00CA1718"/>
    <w:rsid w:val="00CA48EF"/>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1E90"/>
    <w:rsid w:val="00F339FC"/>
    <w:rsid w:val="00F4030E"/>
    <w:rsid w:val="00F42364"/>
    <w:rsid w:val="00F44ADB"/>
    <w:rsid w:val="00F45312"/>
    <w:rsid w:val="00F45C05"/>
    <w:rsid w:val="00F47CF8"/>
    <w:rsid w:val="00F505AA"/>
    <w:rsid w:val="00F5100D"/>
    <w:rsid w:val="00F51AEF"/>
    <w:rsid w:val="00F52200"/>
    <w:rsid w:val="00F532DD"/>
    <w:rsid w:val="00F53A02"/>
    <w:rsid w:val="00F53CE5"/>
    <w:rsid w:val="00F55A92"/>
    <w:rsid w:val="00F560A7"/>
    <w:rsid w:val="00F65C28"/>
    <w:rsid w:val="00F7136A"/>
    <w:rsid w:val="00F73370"/>
    <w:rsid w:val="00F757DA"/>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leighj@u.washington.edu" TargetMode="Externa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printerSettings" Target="printerSettings/printerSettings1.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nprice@systemsbiology.org"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974B7-5D21-224F-92B6-8F43AEFE8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9</Pages>
  <Words>43976</Words>
  <Characters>250666</Characters>
  <Application>Microsoft Macintosh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4054</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T L</cp:lastModifiedBy>
  <cp:revision>8</cp:revision>
  <cp:lastPrinted>2016-06-20T22:13:00Z</cp:lastPrinted>
  <dcterms:created xsi:type="dcterms:W3CDTF">2016-06-20T22:42:00Z</dcterms:created>
  <dcterms:modified xsi:type="dcterms:W3CDTF">2016-06-2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amwrr7QM"/&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